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5548C8">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5548C8">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5548C8">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5548C8">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5548C8">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5548C8">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5548C8">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5548C8">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5548C8">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5548C8">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5548C8">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5548C8">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5548C8">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5548C8">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5548C8">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5548C8">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5548C8">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5548C8">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5548C8">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5548C8">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5548C8">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5548C8">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5548C8">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5548C8">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5548C8">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5548C8">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5548C8">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5548C8">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5548C8">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5548C8">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5548C8"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5548C8"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5548C8" w:rsidRPr="00611D77" w:rsidRDefault="005548C8"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5548C8" w:rsidRPr="00611D77" w:rsidRDefault="005548C8"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5548C8" w:rsidRPr="00611D77" w:rsidRDefault="005548C8"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5548C8" w:rsidRPr="00611D77" w:rsidRDefault="005548C8"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5548C8"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5548C8"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5548C8" w:rsidRPr="00611D77" w:rsidRDefault="005548C8"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5548C8" w:rsidRPr="00611D77" w:rsidRDefault="005548C8"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5548C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5548C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5548C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5548C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5548C8" w:rsidRPr="00611D77" w:rsidRDefault="005548C8"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5548C8" w:rsidRPr="00611D77" w:rsidRDefault="005548C8"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5548C8" w:rsidRPr="0053194C" w:rsidRDefault="005548C8"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5548C8" w:rsidRPr="0053194C" w:rsidRDefault="005548C8"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r w:rsidR="008B2345">
        <w:rPr>
          <w:shd w:val="clear" w:color="auto" w:fill="FFFFFF"/>
        </w:rPr>
        <w:t>S</w:t>
      </w:r>
      <w:r w:rsidR="00893519" w:rsidRPr="00893519">
        <w:rPr>
          <w:shd w:val="clear" w:color="auto" w:fill="FFFFFF"/>
        </w:rPr>
        <w:t>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Later, ConvNets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5548C8" w:rsidRPr="00611D77" w:rsidRDefault="005548C8"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5548C8" w:rsidRPr="00611D77" w:rsidRDefault="005548C8"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r w:rsidR="00E32A9C">
        <w:t>Spatio-</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Debretsion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w:t>
      </w:r>
      <w:r w:rsidR="00CA747C">
        <w:rPr>
          <w:highlight w:val="yellow"/>
        </w:rPr>
        <w:t>,</w:t>
      </w:r>
      <w:r w:rsidR="009B6564">
        <w:rPr>
          <w:highlight w:val="yellow"/>
        </w:rPr>
        <w:t xml:space="preserv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r w:rsidR="000423DE" w:rsidRPr="00DE467F">
        <w:t xml:space="preserve">Edraw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CycleGAN</w:t>
      </w:r>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r w:rsidRPr="007D2938">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8D6151C" w14:textId="77777777" w:rsidR="00054514" w:rsidRDefault="002D2D55" w:rsidP="00D47498">
      <w:pPr>
        <w:pStyle w:val="ListParagraph"/>
        <w:numPr>
          <w:ilvl w:val="0"/>
          <w:numId w:val="38"/>
        </w:numPr>
      </w:pPr>
      <w:r w:rsidRPr="002D2D55">
        <w:t>RecycleGAN</w:t>
      </w:r>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5548C8" w:rsidRPr="00611D77" w:rsidRDefault="005548C8"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5548C8" w:rsidRPr="00611D77" w:rsidRDefault="005548C8"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r w:rsidR="00E37E74" w:rsidRPr="003D45E3">
        <w:t>S</w:t>
      </w:r>
      <w:r w:rsidRPr="003D45E3">
        <w:t xml:space="preserve">patio-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5548C8" w:rsidRPr="00611D77" w:rsidRDefault="005548C8"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5548C8" w:rsidRPr="00611D77" w:rsidRDefault="005548C8"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5548C8"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5548C8"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5548C8"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5548C8"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5548C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5548C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5548C8"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5548C8"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5548C8"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gan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23D6E9FD"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RecycleGAN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4FA6071E" w14:textId="24DC3E26" w:rsidR="00452483"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distance between the extracted Efficientnet-B7 features on the generated fake image and the original input.</w:t>
      </w:r>
      <w:r w:rsidR="005548C8">
        <w:t xml:space="preserve"> Combine the above two loss our model</w:t>
      </w:r>
      <w:r w:rsidR="006155B3">
        <w:t>.</w:t>
      </w:r>
      <w:r w:rsidR="005548C8">
        <w:t xml:space="preserve"> </w:t>
      </w:r>
      <w:r w:rsidR="006155B3">
        <w:t>Q</w:t>
      </w:r>
      <w:r w:rsidR="006155B3" w:rsidRPr="0093027A">
        <w:t xml:space="preserve">ualitative and quantitative </w:t>
      </w:r>
      <w:r w:rsidR="006155B3">
        <w:t xml:space="preserve">experimental </w:t>
      </w:r>
      <w:r w:rsidR="006155B3" w:rsidRPr="0093027A">
        <w:t xml:space="preserve">outcomes </w:t>
      </w:r>
      <w:r w:rsidR="006155B3">
        <w:t>show the achievement of this thesis work compared to baseline works cycleGAN and ReCycleGAN.</w:t>
      </w:r>
    </w:p>
    <w:p w14:paraId="3FD76DE8" w14:textId="01D125DC" w:rsidR="00851C68" w:rsidRDefault="00851C68" w:rsidP="00452483">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7227F" w14:textId="77777777" w:rsidR="00D1671C" w:rsidRDefault="00D1671C" w:rsidP="006C5C4D">
      <w:pPr>
        <w:spacing w:after="0" w:line="240" w:lineRule="auto"/>
      </w:pPr>
      <w:r>
        <w:separator/>
      </w:r>
    </w:p>
  </w:endnote>
  <w:endnote w:type="continuationSeparator" w:id="0">
    <w:p w14:paraId="5D2F18BE" w14:textId="77777777" w:rsidR="00D1671C" w:rsidRDefault="00D1671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5548C8" w:rsidRDefault="005548C8">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5548C8" w:rsidRDefault="005548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5548C8" w:rsidRDefault="005548C8">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5548C8" w:rsidRDefault="005548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C2E9A1" w14:textId="77777777" w:rsidR="00D1671C" w:rsidRDefault="00D1671C" w:rsidP="006C5C4D">
      <w:pPr>
        <w:spacing w:after="0" w:line="240" w:lineRule="auto"/>
      </w:pPr>
      <w:r>
        <w:separator/>
      </w:r>
    </w:p>
  </w:footnote>
  <w:footnote w:type="continuationSeparator" w:id="0">
    <w:p w14:paraId="2F94676C" w14:textId="77777777" w:rsidR="00D1671C" w:rsidRDefault="00D1671C" w:rsidP="006C5C4D">
      <w:pPr>
        <w:spacing w:after="0" w:line="240" w:lineRule="auto"/>
      </w:pPr>
      <w:r>
        <w:continuationSeparator/>
      </w:r>
    </w:p>
  </w:footnote>
  <w:footnote w:id="1">
    <w:p w14:paraId="477C4AEB" w14:textId="38FA7075" w:rsidR="005548C8" w:rsidRDefault="005548C8">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548C8" w:rsidRPr="0087636F" w:rsidRDefault="005548C8">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548C8" w:rsidRDefault="005548C8"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5548C8" w:rsidRDefault="005548C8">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5548C8" w:rsidRDefault="005548C8">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5548C8" w:rsidRDefault="005548C8"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5548C8" w:rsidRDefault="005548C8">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9</TotalTime>
  <Pages>72</Pages>
  <Words>43101</Words>
  <Characters>245679</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59</cp:revision>
  <cp:lastPrinted>2020-08-29T09:53:00Z</cp:lastPrinted>
  <dcterms:created xsi:type="dcterms:W3CDTF">2020-09-15T13:42:00Z</dcterms:created>
  <dcterms:modified xsi:type="dcterms:W3CDTF">2020-09-20T13:1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